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E77D8F">
      <w:pPr>
        <w:pStyle w:val="Title"/>
      </w:pPr>
      <w:r>
        <w:t>Discussion</w:t>
      </w:r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6B7BC14876AE445C96B841FF3D9165E6"/>
        </w:placeholder>
        <w:temporary/>
        <w:showingPlcHdr/>
        <w15:appearance w15:val="hidden"/>
        <w:text/>
      </w:sdtPr>
      <w:sdtEndPr/>
      <w:sdtContent>
        <w:p w:rsidR="00B823AA" w:rsidRDefault="00E77D8F" w:rsidP="00B823AA">
          <w:pPr>
            <w:pStyle w:val="Title2"/>
          </w:pPr>
          <w:r>
            <w:t>[Author Name(s), First M. Last, Omit Titles and Degrees]</w:t>
          </w:r>
        </w:p>
      </w:sdtContent>
    </w:sdt>
    <w:p w:rsidR="00E81978" w:rsidRDefault="00043D1D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C57E91D267CF44D39A55D89B147AE76D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p w:rsidR="00E81978" w:rsidRDefault="00E81978" w:rsidP="00C31D30">
      <w:pPr>
        <w:pStyle w:val="Bibliography"/>
        <w:rPr>
          <w:noProof/>
        </w:rPr>
      </w:pPr>
    </w:p>
    <w:p w:rsidR="00EE1E0C" w:rsidRDefault="00EE1E0C" w:rsidP="00EE1E0C"/>
    <w:p w:rsidR="00EE1E0C" w:rsidRDefault="00EE1E0C" w:rsidP="00EE1E0C"/>
    <w:p w:rsidR="00EE1E0C" w:rsidRDefault="00EE1E0C" w:rsidP="00EE1E0C"/>
    <w:p w:rsidR="00EE1E0C" w:rsidRDefault="00EE1E0C" w:rsidP="00EE1E0C"/>
    <w:p w:rsidR="00EE1E0C" w:rsidRDefault="00EE1E0C" w:rsidP="00EE1E0C"/>
    <w:p w:rsidR="00EE1E0C" w:rsidRDefault="00EE1E0C" w:rsidP="00EE1E0C"/>
    <w:p w:rsidR="00EE1E0C" w:rsidRDefault="00EE1E0C" w:rsidP="00EE1E0C"/>
    <w:p w:rsidR="00EE1E0C" w:rsidRDefault="00EE1E0C" w:rsidP="00EE1E0C"/>
    <w:p w:rsidR="00EE1E0C" w:rsidRDefault="00EE1E0C" w:rsidP="00EE1E0C"/>
    <w:p w:rsidR="00EE1E0C" w:rsidRDefault="00EE1E0C" w:rsidP="00EE1E0C"/>
    <w:p w:rsidR="00EE1E0C" w:rsidRDefault="00EE1E0C" w:rsidP="00EE1E0C"/>
    <w:p w:rsidR="00EE1E0C" w:rsidRDefault="00EE1E0C" w:rsidP="00EE1E0C"/>
    <w:p w:rsidR="00EE1E0C" w:rsidRDefault="00EE1E0C" w:rsidP="00EE1E0C"/>
    <w:p w:rsidR="00EE1E0C" w:rsidRDefault="00EE1E0C" w:rsidP="00EE1E0C"/>
    <w:p w:rsidR="00EE1E0C" w:rsidRDefault="00EE1E0C" w:rsidP="00EE1E0C"/>
    <w:p w:rsidR="007772E7" w:rsidRDefault="00E77D8F" w:rsidP="002D19A7">
      <w:r>
        <w:lastRenderedPageBreak/>
        <w:t xml:space="preserve">The Greek and the Roman are </w:t>
      </w:r>
      <w:r w:rsidR="00C75D0C">
        <w:t>countries situated in the</w:t>
      </w:r>
      <w:r w:rsidR="00C75D0C" w:rsidRPr="00C75D0C">
        <w:t xml:space="preserve"> Mediterranean</w:t>
      </w:r>
      <w:r w:rsidR="00C75D0C">
        <w:t xml:space="preserve">. </w:t>
      </w:r>
      <w:r w:rsidR="0069059B">
        <w:t>During the colonial period, the Gre</w:t>
      </w:r>
      <w:r w:rsidR="00855C7C">
        <w:t>eks</w:t>
      </w:r>
      <w:r w:rsidR="0069059B">
        <w:t xml:space="preserve"> </w:t>
      </w:r>
      <w:r w:rsidR="00855C7C">
        <w:t>and</w:t>
      </w:r>
      <w:r w:rsidR="0069059B">
        <w:t xml:space="preserve"> the Romans both </w:t>
      </w:r>
      <w:r w:rsidR="00824D2C">
        <w:t xml:space="preserve">imparted an influence upon </w:t>
      </w:r>
      <w:r w:rsidR="0069059B">
        <w:t>each other</w:t>
      </w:r>
      <w:r w:rsidR="00824D2C">
        <w:t xml:space="preserve">. </w:t>
      </w:r>
      <w:r w:rsidR="00907A6D">
        <w:t xml:space="preserve">Both the nations had an interaction through the trade through the black sea and the Mediterranean region. </w:t>
      </w:r>
      <w:r w:rsidR="008B7C7F">
        <w:t xml:space="preserve">Rome integrated into the Greek </w:t>
      </w:r>
      <w:r w:rsidR="00EF6DBE">
        <w:t xml:space="preserve">lifestyle </w:t>
      </w:r>
      <w:r w:rsidR="009116BF">
        <w:t>yet there are many differences between ancient Rome and ancient Greek.</w:t>
      </w:r>
      <w:r w:rsidR="00E77A9E">
        <w:t xml:space="preserve"> </w:t>
      </w:r>
      <w:r w:rsidR="00FF6648">
        <w:t xml:space="preserve">Romans were great builders and architects, but in terms of the </w:t>
      </w:r>
      <w:r w:rsidR="0014701D">
        <w:t>style</w:t>
      </w:r>
      <w:r w:rsidR="00FF6648">
        <w:t xml:space="preserve"> and design, they were immensely influenced by the </w:t>
      </w:r>
      <w:r w:rsidR="0014701D">
        <w:t xml:space="preserve">aesthetics of Greeks. One of the most common examples of the use of Ionic, </w:t>
      </w:r>
      <w:r w:rsidR="006D024E">
        <w:t>Doric</w:t>
      </w:r>
      <w:r w:rsidR="0014701D">
        <w:t>, and Corinthian Orders</w:t>
      </w:r>
      <w:r w:rsidR="006D024E">
        <w:t>.</w:t>
      </w:r>
    </w:p>
    <w:p w:rsidR="002D19A7" w:rsidRDefault="00E77D8F" w:rsidP="002A0AF3">
      <w:r>
        <w:t>Despite the similarities, there are many differ</w:t>
      </w:r>
      <w:r w:rsidR="007B719E">
        <w:t>ences too be</w:t>
      </w:r>
      <w:r w:rsidR="009F5C16">
        <w:t>tween both of them.</w:t>
      </w:r>
      <w:r w:rsidR="00E40508" w:rsidRPr="00E40508">
        <w:t xml:space="preserve"> </w:t>
      </w:r>
      <w:r w:rsidR="00FD2D6C">
        <w:t>They both used marble but Romans preferred concrete for more free-flowing structures.</w:t>
      </w:r>
      <w:r w:rsidR="00E40508" w:rsidRPr="00E40508">
        <w:t xml:space="preserve"> </w:t>
      </w:r>
      <w:r w:rsidR="00EB2467" w:rsidRPr="00EB2467">
        <w:t xml:space="preserve">Pantheon </w:t>
      </w:r>
      <w:r w:rsidR="00EB2467">
        <w:t xml:space="preserve">is an ancient Roman temple that is very much similar to the Greek temple </w:t>
      </w:r>
      <w:r w:rsidR="00E40508" w:rsidRPr="00E40508">
        <w:t>Parthenon</w:t>
      </w:r>
      <w:r w:rsidR="00EB2467">
        <w:t>.</w:t>
      </w:r>
      <w:r w:rsidR="00E40508" w:rsidRPr="00E40508">
        <w:t xml:space="preserve"> </w:t>
      </w:r>
      <w:r w:rsidR="00EB2467">
        <w:t xml:space="preserve">However, </w:t>
      </w:r>
      <w:r w:rsidR="00E40508" w:rsidRPr="00E40508">
        <w:t xml:space="preserve">the </w:t>
      </w:r>
      <w:r w:rsidR="008F776C">
        <w:t xml:space="preserve">Greek built </w:t>
      </w:r>
      <w:r w:rsidR="00E40508" w:rsidRPr="00E40508">
        <w:t>Parthenon for Athena</w:t>
      </w:r>
      <w:r w:rsidR="0070690E">
        <w:t xml:space="preserve"> their mythical god</w:t>
      </w:r>
      <w:r w:rsidR="00E40508" w:rsidRPr="00E40508">
        <w:t xml:space="preserve"> </w:t>
      </w:r>
      <w:r w:rsidR="008F776C">
        <w:t>while</w:t>
      </w:r>
      <w:r w:rsidR="00E40508" w:rsidRPr="00E40508">
        <w:t xml:space="preserve"> Pantheon was </w:t>
      </w:r>
      <w:r w:rsidR="0070690E" w:rsidRPr="00E40508">
        <w:t>constructed</w:t>
      </w:r>
      <w:r w:rsidR="00E40508" w:rsidRPr="00E40508">
        <w:t xml:space="preserve"> in Rome </w:t>
      </w:r>
      <w:r w:rsidR="003A38A5">
        <w:t>for the celebration of</w:t>
      </w:r>
      <w:r w:rsidR="0070690E">
        <w:t xml:space="preserve"> the </w:t>
      </w:r>
      <w:r w:rsidR="00E40508" w:rsidRPr="00E40508">
        <w:t>gods</w:t>
      </w:r>
      <w:r w:rsidR="0070690E">
        <w:t xml:space="preserve"> of Rome</w:t>
      </w:r>
      <w:r w:rsidR="00E40508" w:rsidRPr="00E40508">
        <w:t xml:space="preserve">. </w:t>
      </w:r>
      <w:r w:rsidRPr="002D19A7">
        <w:t xml:space="preserve">The exterior </w:t>
      </w:r>
      <w:r w:rsidR="00294EC3">
        <w:t>pattern</w:t>
      </w:r>
      <w:r w:rsidRPr="002D19A7">
        <w:t xml:space="preserve"> of the Pantheon is </w:t>
      </w:r>
      <w:r w:rsidR="00294EC3">
        <w:t>influenced by the architecture of the ancient Greek just like Parthenon</w:t>
      </w:r>
      <w:r w:rsidRPr="002D19A7">
        <w:t xml:space="preserve">. </w:t>
      </w:r>
      <w:r w:rsidR="00463EC4">
        <w:t xml:space="preserve">Pantheon was a concrete </w:t>
      </w:r>
      <w:r w:rsidR="00416E8C">
        <w:t>structure</w:t>
      </w:r>
      <w:r w:rsidR="00463EC4">
        <w:t xml:space="preserve"> </w:t>
      </w:r>
      <w:r w:rsidR="00416E8C" w:rsidRPr="00463EC4">
        <w:t>maintained</w:t>
      </w:r>
      <w:r w:rsidR="00463EC4" w:rsidRPr="00463EC4">
        <w:t xml:space="preserve"> b</w:t>
      </w:r>
      <w:r w:rsidR="00463EC4">
        <w:t xml:space="preserve">y the </w:t>
      </w:r>
      <w:r w:rsidR="00416E8C">
        <w:t>decorative</w:t>
      </w:r>
      <w:r w:rsidR="00463EC4">
        <w:t xml:space="preserve"> Corinthian </w:t>
      </w:r>
      <w:r w:rsidR="00416E8C">
        <w:t>pillars</w:t>
      </w:r>
      <w:r w:rsidR="00463EC4">
        <w:t xml:space="preserve"> </w:t>
      </w:r>
      <w:r w:rsidR="00416E8C">
        <w:t>contrary</w:t>
      </w:r>
      <w:r w:rsidR="00463EC4">
        <w:t xml:space="preserve"> to the</w:t>
      </w:r>
      <w:r w:rsidR="002A0AF3" w:rsidRPr="002A0AF3">
        <w:t xml:space="preserve"> Parthenon was a Doric </w:t>
      </w:r>
      <w:r w:rsidR="00416E8C" w:rsidRPr="002A0AF3">
        <w:t>sanctuary</w:t>
      </w:r>
      <w:r w:rsidR="002A0AF3" w:rsidRPr="002A0AF3">
        <w:t xml:space="preserve"> which was </w:t>
      </w:r>
      <w:r w:rsidR="00416E8C" w:rsidRPr="002A0AF3">
        <w:t>maintained</w:t>
      </w:r>
      <w:r w:rsidR="002A0AF3" w:rsidRPr="002A0AF3">
        <w:t xml:space="preserve"> by Ionic </w:t>
      </w:r>
      <w:bookmarkStart w:id="0" w:name="_GoBack"/>
      <w:bookmarkEnd w:id="0"/>
      <w:r w:rsidR="003A3B96" w:rsidRPr="002A0AF3">
        <w:t>posts</w:t>
      </w:r>
      <w:r w:rsidR="002A0AF3" w:rsidRPr="002A0AF3">
        <w:t>.</w:t>
      </w:r>
      <w:r w:rsidR="002A0AF3">
        <w:t xml:space="preserve"> </w:t>
      </w:r>
      <w:r w:rsidR="00FF159E">
        <w:fldChar w:fldCharType="begin"/>
      </w:r>
      <w:r w:rsidR="00FF159E">
        <w:instrText xml:space="preserve"> ADDIN ZOTERO_ITEM CSL_CITATION {"citationID":"TQ1UP3h3","properties":{"formattedCitation":"(\\uc0\\u8220{}Difference Between Greek and Roman Architecture of Antiquity,\\uc0\\u8221{} n.d.)","plainCitation":"(“Difference Between Greek and Roman Architecture of Antiquity,” n.d.)","noteIndex":0},"citationItems":[{"id":500,"uris":["http://zotero.org/users/local/Tqq4tlqy/items/M5AEB6BB"],"uri":["http://zotero.org/users/local/Tqq4tlqy/items/M5AEB6BB"],"itemData":{"id":500,"type":"webpage","title":"Difference Between Greek and Roman Architecture of Antiquity","container-title":"UKEssays.com","abstract":"Introduction The purpose of this essay is to identify the differences between the Greek and Roman architecture of Antiquity. Although Greek...","URL":"https://www.ukessays.com/essays/architecture/the-differences-between-the-greek-and-roman-architecture.php","language":"en","accessed":{"date-parts":[["2019",5,21]]}}}],"schema":"https://github.com/citation-style-language/schema/raw/master/csl-citation.json"} </w:instrText>
      </w:r>
      <w:r w:rsidR="00FF159E">
        <w:fldChar w:fldCharType="separate"/>
      </w:r>
      <w:r w:rsidR="00FF159E" w:rsidRPr="00FF159E">
        <w:rPr>
          <w:rFonts w:ascii="Times New Roman" w:hAnsi="Times New Roman" w:cs="Times New Roman"/>
        </w:rPr>
        <w:t xml:space="preserve">(“Difference </w:t>
      </w:r>
      <w:r w:rsidR="00422255" w:rsidRPr="00FF159E">
        <w:rPr>
          <w:rFonts w:ascii="Times New Roman" w:hAnsi="Times New Roman" w:cs="Times New Roman"/>
        </w:rPr>
        <w:t>between</w:t>
      </w:r>
      <w:r w:rsidR="00FF159E" w:rsidRPr="00FF159E">
        <w:rPr>
          <w:rFonts w:ascii="Times New Roman" w:hAnsi="Times New Roman" w:cs="Times New Roman"/>
        </w:rPr>
        <w:t xml:space="preserve"> Greek and Roman Architecture of Antiquity,” n.d.)</w:t>
      </w:r>
      <w:r w:rsidR="00FF159E">
        <w:fldChar w:fldCharType="end"/>
      </w:r>
      <w:r w:rsidR="00FF159E">
        <w:t>.</w:t>
      </w:r>
      <w:r w:rsidR="00D477DC">
        <w:t xml:space="preserve"> </w:t>
      </w:r>
    </w:p>
    <w:p w:rsidR="001316D7" w:rsidRDefault="001316D7" w:rsidP="002A0AF3"/>
    <w:p w:rsidR="00E709B6" w:rsidRDefault="00E77D8F" w:rsidP="00E709B6">
      <w:r>
        <w:rPr>
          <w:noProof/>
          <w:lang w:eastAsia="en-US"/>
        </w:rPr>
        <w:lastRenderedPageBreak/>
        <w:drawing>
          <wp:inline distT="0" distB="0" distL="0" distR="0">
            <wp:extent cx="4629544" cy="2828738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9487312" name="Colosseum4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87053" cy="29249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709B6" w:rsidRDefault="00E709B6" w:rsidP="00E709B6"/>
    <w:p w:rsidR="00EE1E0C" w:rsidRDefault="00E77D8F" w:rsidP="002828D0">
      <w:pPr>
        <w:ind w:firstLine="0"/>
      </w:pPr>
      <w:r>
        <w:t xml:space="preserve">The </w:t>
      </w:r>
      <w:r w:rsidR="00363A39">
        <w:t>gigantic</w:t>
      </w:r>
      <w:r>
        <w:t xml:space="preserve"> stone </w:t>
      </w:r>
      <w:r w:rsidR="00363A39">
        <w:t>arena</w:t>
      </w:r>
      <w:r>
        <w:t xml:space="preserve"> namely </w:t>
      </w:r>
      <w:r w:rsidRPr="00422255">
        <w:t>Colosseum</w:t>
      </w:r>
      <w:r w:rsidR="00AD4FC7">
        <w:t xml:space="preserve"> was constructed </w:t>
      </w:r>
      <w:r w:rsidR="00363A39">
        <w:t>near</w:t>
      </w:r>
      <w:r w:rsidR="00AD4FC7">
        <w:t xml:space="preserve"> </w:t>
      </w:r>
      <w:r w:rsidR="00AD4FC7" w:rsidRPr="00AD4FC7">
        <w:t>A.D. 70-72</w:t>
      </w:r>
      <w:r w:rsidR="00AD4FC7">
        <w:t xml:space="preserve"> by </w:t>
      </w:r>
      <w:r w:rsidR="00AD4FC7" w:rsidRPr="00AD4FC7">
        <w:t>Monarch</w:t>
      </w:r>
      <w:r w:rsidR="00AD4FC7">
        <w:t xml:space="preserve"> Vespasian. </w:t>
      </w:r>
      <w:r w:rsidR="00AD6730">
        <w:t>After the passage of a decade, the son of the emperor Titus opened the amphitheater</w:t>
      </w:r>
      <w:r w:rsidR="00431790">
        <w:t xml:space="preserve"> for the famous 100 days of games</w:t>
      </w:r>
      <w:r w:rsidR="00357091">
        <w:t xml:space="preserve"> </w:t>
      </w:r>
      <w:r w:rsidR="00357091">
        <w:fldChar w:fldCharType="begin"/>
      </w:r>
      <w:r w:rsidR="00357091">
        <w:instrText xml:space="preserve"> ADDIN ZOTERO_ITEM CSL_CITATION {"citationID":"eC7Sk5py","properties":{"formattedCitation":"(\\uc0\\u8220{}Colosseum - HISTORY,\\uc0\\u8221{} n.d.)","plainCitation":"(“Colosseum - HISTORY,” n.d.)","noteIndex":0},"citationItems":[{"id":502,"uris":["http://zotero.org/users/local/Tqq4tlqy/items/FNECA7CU"],"uri":["http://zotero.org/users/local/Tqq4tlqy/items/FNECA7CU"],"itemData":{"id":502,"type":"webpage","title":"Colosseum - HISTORY","URL":"https://www.history.com/topics/ancient-history/colosseum","accessed":{"date-parts":[["2019",5,21]]}}}],"schema":"https://github.com/citation-style-language/schema/raw/master/csl-citation.json"} </w:instrText>
      </w:r>
      <w:r w:rsidR="00357091">
        <w:fldChar w:fldCharType="separate"/>
      </w:r>
      <w:r w:rsidR="00357091" w:rsidRPr="00357091">
        <w:rPr>
          <w:rFonts w:ascii="Times New Roman" w:hAnsi="Times New Roman" w:cs="Times New Roman"/>
        </w:rPr>
        <w:t>(“Colosseum - HISTORY,” n.d.)</w:t>
      </w:r>
      <w:r w:rsidR="00357091">
        <w:fldChar w:fldCharType="end"/>
      </w:r>
      <w:r w:rsidR="00357091">
        <w:t xml:space="preserve">. </w:t>
      </w:r>
      <w:r w:rsidR="00FF699A">
        <w:t xml:space="preserve">It was the biggest </w:t>
      </w:r>
      <w:r w:rsidR="00363A39">
        <w:t>stadium</w:t>
      </w:r>
      <w:r w:rsidR="00FF699A">
        <w:t xml:space="preserve"> in the</w:t>
      </w:r>
      <w:r w:rsidR="00363A39">
        <w:t xml:space="preserve"> world of Rome</w:t>
      </w:r>
      <w:r w:rsidR="00FF699A">
        <w:t xml:space="preserve"> and </w:t>
      </w:r>
      <w:r w:rsidR="00363A39">
        <w:t>not like</w:t>
      </w:r>
      <w:r w:rsidR="00FF699A">
        <w:t xml:space="preserve"> the previous amphitheater that was </w:t>
      </w:r>
      <w:r w:rsidR="000E5383">
        <w:t xml:space="preserve">built digging the hillsides for the proper support, it was free standing. </w:t>
      </w:r>
      <w:r w:rsidR="00337E20">
        <w:t xml:space="preserve">Over time about two-thirds of </w:t>
      </w:r>
      <w:r w:rsidR="004D7DC9">
        <w:t xml:space="preserve">Colosseum got destroyed. Now it's the tourist attraction for Rome. I always have been fascinated by the ancient buildings, and this </w:t>
      </w:r>
      <w:r w:rsidR="00357091">
        <w:t>amphitheater</w:t>
      </w:r>
      <w:r w:rsidR="004D7DC9">
        <w:t xml:space="preserve"> is one of them. </w:t>
      </w:r>
      <w:r w:rsidR="00357091">
        <w:t>Whenever I got a chance in life I would love to visit the ancient structure.</w:t>
      </w:r>
    </w:p>
    <w:p w:rsidR="00366CBE" w:rsidRDefault="00366CBE" w:rsidP="00357091"/>
    <w:p w:rsidR="00366CBE" w:rsidRDefault="00366CBE" w:rsidP="00357091"/>
    <w:p w:rsidR="00366CBE" w:rsidRDefault="00366CBE" w:rsidP="00357091"/>
    <w:p w:rsidR="00366CBE" w:rsidRDefault="00366CBE" w:rsidP="00357091"/>
    <w:p w:rsidR="00366CBE" w:rsidRDefault="00366CBE" w:rsidP="00357091"/>
    <w:p w:rsidR="00366CBE" w:rsidRDefault="00366CBE" w:rsidP="001316D7">
      <w:pPr>
        <w:ind w:firstLine="0"/>
      </w:pPr>
    </w:p>
    <w:p w:rsidR="00EE1E0C" w:rsidRDefault="00E77D8F" w:rsidP="00EE1E0C">
      <w:pPr>
        <w:ind w:firstLine="0"/>
      </w:pPr>
      <w:r>
        <w:lastRenderedPageBreak/>
        <w:t>References</w:t>
      </w:r>
    </w:p>
    <w:p w:rsidR="00357091" w:rsidRPr="00357091" w:rsidRDefault="00E77D8F" w:rsidP="00357091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357091">
        <w:rPr>
          <w:rFonts w:ascii="Times New Roman" w:hAnsi="Times New Roman" w:cs="Times New Roman"/>
        </w:rPr>
        <w:t>Colosseum - HISTORY. (n.d.). Retrieved May 21, 2019, from https://www.history.com/topics/ancient-history/colosseum</w:t>
      </w:r>
    </w:p>
    <w:p w:rsidR="00357091" w:rsidRPr="00357091" w:rsidRDefault="00E77D8F" w:rsidP="00357091">
      <w:pPr>
        <w:pStyle w:val="Bibliography"/>
        <w:rPr>
          <w:rFonts w:ascii="Times New Roman" w:hAnsi="Times New Roman" w:cs="Times New Roman"/>
        </w:rPr>
      </w:pPr>
      <w:r w:rsidRPr="00357091">
        <w:rPr>
          <w:rFonts w:ascii="Times New Roman" w:hAnsi="Times New Roman" w:cs="Times New Roman"/>
        </w:rPr>
        <w:t>Difference Between Greek and Roman Architecture of Antiquity. (n.d.). Retrieved May 21, 2019, from UKEssays.com website: https://www.ukessays.com/essays/architecture/the-differences-between-the-greek-and-roman-architecture.php</w:t>
      </w:r>
    </w:p>
    <w:p w:rsidR="00EE1E0C" w:rsidRPr="00EE1E0C" w:rsidRDefault="00E77D8F" w:rsidP="00FF159E">
      <w:pPr>
        <w:ind w:firstLine="0"/>
      </w:pPr>
      <w:r>
        <w:fldChar w:fldCharType="end"/>
      </w:r>
    </w:p>
    <w:sectPr w:rsidR="00EE1E0C" w:rsidRPr="00EE1E0C"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43D1D" w:rsidRDefault="00043D1D">
      <w:pPr>
        <w:spacing w:line="240" w:lineRule="auto"/>
      </w:pPr>
      <w:r>
        <w:separator/>
      </w:r>
    </w:p>
  </w:endnote>
  <w:endnote w:type="continuationSeparator" w:id="0">
    <w:p w:rsidR="00043D1D" w:rsidRDefault="00043D1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43D1D" w:rsidRDefault="00043D1D">
      <w:pPr>
        <w:spacing w:line="240" w:lineRule="auto"/>
      </w:pPr>
      <w:r>
        <w:separator/>
      </w:r>
    </w:p>
  </w:footnote>
  <w:footnote w:type="continuationSeparator" w:id="0">
    <w:p w:rsidR="00043D1D" w:rsidRDefault="00043D1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E77D8F">
    <w:pPr>
      <w:pStyle w:val="Header"/>
      <w:rPr>
        <w:rStyle w:val="Strong"/>
      </w:rPr>
    </w:pPr>
    <w:r>
      <w:t xml:space="preserve">Running head: </w:t>
    </w:r>
    <w:r w:rsidR="005B3A43">
      <w:t>ABCD</w:t>
    </w:r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363A39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9"/>
  <w:removePersonalInformation/>
  <w:removeDateAndTime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C39B5"/>
    <w:rsid w:val="00043D1D"/>
    <w:rsid w:val="00095CE8"/>
    <w:rsid w:val="000A40AE"/>
    <w:rsid w:val="000D3F41"/>
    <w:rsid w:val="000E5383"/>
    <w:rsid w:val="001316D7"/>
    <w:rsid w:val="0014701D"/>
    <w:rsid w:val="001E20DB"/>
    <w:rsid w:val="001F2F7C"/>
    <w:rsid w:val="002828D0"/>
    <w:rsid w:val="00294EC3"/>
    <w:rsid w:val="002A0AF3"/>
    <w:rsid w:val="002D19A7"/>
    <w:rsid w:val="00337E20"/>
    <w:rsid w:val="00355DCA"/>
    <w:rsid w:val="00357091"/>
    <w:rsid w:val="00363A39"/>
    <w:rsid w:val="00366CBE"/>
    <w:rsid w:val="003A38A5"/>
    <w:rsid w:val="003A3B96"/>
    <w:rsid w:val="00416E8C"/>
    <w:rsid w:val="00422255"/>
    <w:rsid w:val="00431790"/>
    <w:rsid w:val="00463EC4"/>
    <w:rsid w:val="004724D7"/>
    <w:rsid w:val="004D7DC9"/>
    <w:rsid w:val="005225EA"/>
    <w:rsid w:val="00551A02"/>
    <w:rsid w:val="005534FA"/>
    <w:rsid w:val="005B3A43"/>
    <w:rsid w:val="005C39B5"/>
    <w:rsid w:val="005D3A03"/>
    <w:rsid w:val="0069059B"/>
    <w:rsid w:val="00693434"/>
    <w:rsid w:val="006D024E"/>
    <w:rsid w:val="0070690E"/>
    <w:rsid w:val="00722BDE"/>
    <w:rsid w:val="007772E7"/>
    <w:rsid w:val="00786557"/>
    <w:rsid w:val="007B719E"/>
    <w:rsid w:val="008002C0"/>
    <w:rsid w:val="00824D2C"/>
    <w:rsid w:val="00855C7C"/>
    <w:rsid w:val="008611BE"/>
    <w:rsid w:val="008B7C7F"/>
    <w:rsid w:val="008C5323"/>
    <w:rsid w:val="008D477A"/>
    <w:rsid w:val="008F776C"/>
    <w:rsid w:val="00907A6D"/>
    <w:rsid w:val="009116BF"/>
    <w:rsid w:val="009A6A3B"/>
    <w:rsid w:val="009F034F"/>
    <w:rsid w:val="009F5C16"/>
    <w:rsid w:val="00A96500"/>
    <w:rsid w:val="00AD4FC7"/>
    <w:rsid w:val="00AD6730"/>
    <w:rsid w:val="00B75D6B"/>
    <w:rsid w:val="00B823AA"/>
    <w:rsid w:val="00BA45DB"/>
    <w:rsid w:val="00BF4184"/>
    <w:rsid w:val="00C0601E"/>
    <w:rsid w:val="00C31D30"/>
    <w:rsid w:val="00C75D0C"/>
    <w:rsid w:val="00CD6E39"/>
    <w:rsid w:val="00CF4D64"/>
    <w:rsid w:val="00CF6E91"/>
    <w:rsid w:val="00D477DC"/>
    <w:rsid w:val="00D85B68"/>
    <w:rsid w:val="00E40508"/>
    <w:rsid w:val="00E6004D"/>
    <w:rsid w:val="00E709B6"/>
    <w:rsid w:val="00E77A9E"/>
    <w:rsid w:val="00E77D8F"/>
    <w:rsid w:val="00E81978"/>
    <w:rsid w:val="00EB2467"/>
    <w:rsid w:val="00EE1E0C"/>
    <w:rsid w:val="00EE5314"/>
    <w:rsid w:val="00EE6F00"/>
    <w:rsid w:val="00EF6DBE"/>
    <w:rsid w:val="00F379B7"/>
    <w:rsid w:val="00F525FA"/>
    <w:rsid w:val="00FD2D6C"/>
    <w:rsid w:val="00FF159E"/>
    <w:rsid w:val="00FF2002"/>
    <w:rsid w:val="00FF6648"/>
    <w:rsid w:val="00FF69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6B7BC14876AE445C96B841FF3D9165E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27E1D84-E363-47B3-B009-F30F3FE0E5B2}"/>
      </w:docPartPr>
      <w:docPartBody>
        <w:p w:rsidR="00722BDE" w:rsidRDefault="00092F26">
          <w:pPr>
            <w:pStyle w:val="6B7BC14876AE445C96B841FF3D9165E6"/>
          </w:pPr>
          <w:r>
            <w:t>[Author Name(s), First M. Last, Omit Titles and Degrees]</w:t>
          </w:r>
        </w:p>
      </w:docPartBody>
    </w:docPart>
    <w:docPart>
      <w:docPartPr>
        <w:name w:val="C57E91D267CF44D39A55D89B147AE7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1BCA01-CF43-47DC-81AB-63E477E51D88}"/>
      </w:docPartPr>
      <w:docPartBody>
        <w:p w:rsidR="00722BDE" w:rsidRDefault="00092F26">
          <w:pPr>
            <w:pStyle w:val="C57E91D267CF44D39A55D89B147AE76D"/>
          </w:pPr>
          <w:r>
            <w:t>[Institutional Affiliation(s)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1589"/>
    <w:rsid w:val="00092F26"/>
    <w:rsid w:val="000B5845"/>
    <w:rsid w:val="000F736C"/>
    <w:rsid w:val="00321589"/>
    <w:rsid w:val="00330321"/>
    <w:rsid w:val="00722BDE"/>
    <w:rsid w:val="00A91B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36</Words>
  <Characters>3630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5-22T07:17:00Z</dcterms:created>
  <dcterms:modified xsi:type="dcterms:W3CDTF">2019-05-22T0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Ea6CwlIs"/&gt;&lt;style id="http://www.zotero.org/styles/apa" locale="en-US" hasBibliography="1" bibliographyStyleHasBeenSet="1"/&gt;&lt;prefs&gt;&lt;pref name="fieldType" value="Field"/&gt;&lt;/prefs&gt;&lt;/data&gt;</vt:lpwstr>
  </property>
</Properties>
</file>